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C47D11B" w:rsidR="00755D82" w:rsidRPr="0052320E" w:rsidRDefault="00F14DBD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>
        <w:rPr>
          <w:rFonts w:ascii="Times New Roman" w:hAnsi="Times New Roman" w:cs="Times New Roman" w:hint="eastAsia"/>
        </w:rPr>
        <w:t>期末考试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1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1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19D98747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2" w:name="_Toc105769469"/>
      <w:r w:rsidR="001347DF">
        <w:rPr>
          <w:rFonts w:hint="eastAsia"/>
        </w:rPr>
        <w:instrText>摘要</w:instrText>
      </w:r>
      <w:bookmarkEnd w:id="2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AA1DBF">
        <w:rPr>
          <w:rFonts w:hint="eastAsia"/>
        </w:rPr>
        <w:t>2</w:t>
      </w:r>
      <w:r w:rsidR="00AA1DBF">
        <w:t>022-0</w:t>
      </w:r>
      <w:r w:rsidR="00BE0AE4">
        <w:t>6</w:t>
      </w:r>
      <w:r w:rsidR="00AA1DBF">
        <w:t>-</w:t>
      </w:r>
      <w:r w:rsidR="00E45740">
        <w:t>10</w:t>
      </w:r>
      <w:r w:rsidR="00BE0AE4">
        <w:t xml:space="preserve"> 14:00-16:00</w:t>
      </w:r>
      <w:r w:rsidR="006B3B72">
        <w:rPr>
          <w:rFonts w:hint="eastAsia"/>
        </w:rPr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22651E09" w:rsidR="00B50C9C" w:rsidRPr="006117E4" w:rsidRDefault="00F14DBD" w:rsidP="00A06EB2">
      <w:pPr>
        <w:pStyle w:val="af7"/>
      </w:pPr>
      <w:r>
        <w:rPr>
          <w:rFonts w:hint="eastAsia"/>
        </w:rPr>
        <w:t>Final</w:t>
      </w:r>
      <w:r>
        <w:t xml:space="preserve"> Exam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366372E0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3" w:name="_Toc105769470"/>
      <w:r w:rsidR="009D6F80" w:rsidRPr="00423874">
        <w:rPr>
          <w:rStyle w:val="af6"/>
          <w:b/>
          <w:kern w:val="0"/>
        </w:rPr>
        <w:instrText>Abstract</w:instrText>
      </w:r>
      <w:bookmarkEnd w:id="3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5A46CA" w:rsidRPr="005A46CA">
        <w:t>2022-06-</w:t>
      </w:r>
      <w:r w:rsidR="00E45740">
        <w:t>10</w:t>
      </w:r>
      <w:r w:rsidR="005A46CA" w:rsidRPr="005A46CA">
        <w:t xml:space="preserve"> 14:00-16:00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60310EDB" w14:textId="25BEBF66" w:rsidR="00182FC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5769469" w:history="1">
            <w:r w:rsidR="00182FC2" w:rsidRPr="00DC2868">
              <w:rPr>
                <w:rStyle w:val="aa"/>
                <w:noProof/>
              </w:rPr>
              <w:t>摘要</w:t>
            </w:r>
            <w:r w:rsidR="00182FC2">
              <w:rPr>
                <w:noProof/>
                <w:webHidden/>
              </w:rPr>
              <w:tab/>
            </w:r>
            <w:r w:rsidR="00182FC2">
              <w:rPr>
                <w:noProof/>
                <w:webHidden/>
              </w:rPr>
              <w:fldChar w:fldCharType="begin"/>
            </w:r>
            <w:r w:rsidR="00182FC2">
              <w:rPr>
                <w:noProof/>
                <w:webHidden/>
              </w:rPr>
              <w:instrText xml:space="preserve"> PAGEREF _Toc105769469 \h </w:instrText>
            </w:r>
            <w:r w:rsidR="00182FC2">
              <w:rPr>
                <w:noProof/>
                <w:webHidden/>
              </w:rPr>
            </w:r>
            <w:r w:rsidR="00182FC2">
              <w:rPr>
                <w:noProof/>
                <w:webHidden/>
              </w:rPr>
              <w:fldChar w:fldCharType="separate"/>
            </w:r>
            <w:r w:rsidR="00182FC2">
              <w:rPr>
                <w:noProof/>
                <w:webHidden/>
              </w:rPr>
              <w:t>i</w:t>
            </w:r>
            <w:r w:rsidR="00182FC2">
              <w:rPr>
                <w:noProof/>
                <w:webHidden/>
              </w:rPr>
              <w:fldChar w:fldCharType="end"/>
            </w:r>
          </w:hyperlink>
        </w:p>
        <w:p w14:paraId="5513E06B" w14:textId="003715AD" w:rsidR="00182FC2" w:rsidRDefault="00182FC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69470" w:history="1">
            <w:r w:rsidRPr="00DC2868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69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95422F" w14:textId="65A79021" w:rsidR="00182FC2" w:rsidRDefault="00182FC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69471" w:history="1">
            <w:r w:rsidRPr="00DC2868">
              <w:rPr>
                <w:rStyle w:val="aa"/>
                <w:noProof/>
              </w:rPr>
              <w:t xml:space="preserve">1 </w:t>
            </w:r>
            <w:r w:rsidRPr="00DC2868">
              <w:rPr>
                <w:rStyle w:val="aa"/>
                <w:noProof/>
              </w:rPr>
              <w:t>诚信承诺书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69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18F2B1" w14:textId="7759EE0F" w:rsidR="00182FC2" w:rsidRDefault="00182FC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69472" w:history="1">
            <w:r w:rsidRPr="00DC2868">
              <w:rPr>
                <w:rStyle w:val="aa"/>
                <w:noProof/>
              </w:rPr>
              <w:t xml:space="preserve">2 </w:t>
            </w:r>
            <w:r w:rsidRPr="00DC2868">
              <w:rPr>
                <w:rStyle w:val="aa"/>
                <w:noProof/>
              </w:rPr>
              <w:t>问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69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23669C" w14:textId="585FE826" w:rsidR="00182FC2" w:rsidRDefault="00182FC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69473" w:history="1">
            <w:r w:rsidRPr="00DC2868">
              <w:rPr>
                <w:rStyle w:val="aa"/>
                <w:noProof/>
              </w:rPr>
              <w:t xml:space="preserve">3 </w:t>
            </w:r>
            <w:r w:rsidRPr="00DC2868">
              <w:rPr>
                <w:rStyle w:val="aa"/>
                <w:noProof/>
              </w:rPr>
              <w:t>答卷</w:t>
            </w:r>
            <w:r w:rsidRPr="00DC2868">
              <w:rPr>
                <w:rStyle w:val="aa"/>
                <w:noProof/>
              </w:rPr>
              <w:t>2022-06-10 14:00-16: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69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289E690E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4D870EB9" w14:textId="102009DF" w:rsidR="00E643EC" w:rsidRDefault="00E643EC" w:rsidP="00751BC9">
      <w:pPr>
        <w:pStyle w:val="1"/>
        <w:spacing w:before="156" w:after="156"/>
      </w:pPr>
      <w:bookmarkStart w:id="4" w:name="_Toc105769471"/>
      <w:r>
        <w:rPr>
          <w:rFonts w:hint="eastAsia"/>
        </w:rPr>
        <w:lastRenderedPageBreak/>
        <w:t>诚信承诺书</w:t>
      </w:r>
      <w:bookmarkEnd w:id="4"/>
    </w:p>
    <w:p w14:paraId="38276BCE" w14:textId="1D1F6F35" w:rsidR="00FA4F04" w:rsidRDefault="0099148A" w:rsidP="0099148A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75F29766" wp14:editId="104A885B">
            <wp:extent cx="5274310" cy="7031385"/>
            <wp:effectExtent l="0" t="0" r="254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FA1194" w14:textId="77777777" w:rsidR="0099148A" w:rsidRDefault="0099148A" w:rsidP="0099148A">
      <w:pPr>
        <w:pStyle w:val="a2"/>
        <w:ind w:firstLine="0"/>
        <w:jc w:val="center"/>
        <w:rPr>
          <w:rFonts w:hint="eastAsia"/>
        </w:rPr>
      </w:pPr>
    </w:p>
    <w:p w14:paraId="6CB3F1A4" w14:textId="77777777" w:rsidR="003C665F" w:rsidRDefault="003C665F" w:rsidP="003C665F">
      <w:pPr>
        <w:pStyle w:val="a2"/>
        <w:ind w:firstLine="0"/>
      </w:pPr>
    </w:p>
    <w:p w14:paraId="0732BE4B" w14:textId="77777777" w:rsidR="00FA4F04" w:rsidRDefault="00FA4F04" w:rsidP="00FA4F04">
      <w:pPr>
        <w:pStyle w:val="a2"/>
        <w:sectPr w:rsidR="00FA4F04" w:rsidSect="00FA4F04">
          <w:headerReference w:type="default" r:id="rId11"/>
          <w:footerReference w:type="default" r:id="rId12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9086370" w14:textId="7B64E092" w:rsidR="00D534FB" w:rsidRDefault="00D534FB" w:rsidP="00751BC9">
      <w:pPr>
        <w:pStyle w:val="1"/>
        <w:spacing w:before="156" w:after="156"/>
      </w:pPr>
      <w:bookmarkStart w:id="5" w:name="_Toc105769472"/>
      <w:r>
        <w:rPr>
          <w:rFonts w:hint="eastAsia"/>
        </w:rPr>
        <w:lastRenderedPageBreak/>
        <w:t>问卷</w:t>
      </w:r>
      <w:bookmarkEnd w:id="5"/>
    </w:p>
    <w:p w14:paraId="5C479658" w14:textId="0060DF1B" w:rsidR="003365A4" w:rsidRDefault="003365A4" w:rsidP="005C7BD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25189454" wp14:editId="6CDA9C20">
            <wp:extent cx="5274310" cy="7458280"/>
            <wp:effectExtent l="0" t="0" r="2540" b="952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5BB027" w14:textId="457DECC7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4CD9C02" wp14:editId="4E4B6E8F">
            <wp:extent cx="5274310" cy="7458280"/>
            <wp:effectExtent l="0" t="0" r="2540" b="952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F15780" w14:textId="6050F5EC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72D2F41" wp14:editId="0463004E">
            <wp:extent cx="5274310" cy="7458280"/>
            <wp:effectExtent l="0" t="0" r="2540" b="952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F73F6F" w14:textId="3A3D7CED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E10062B" wp14:editId="362DD3DE">
            <wp:extent cx="5274310" cy="7458280"/>
            <wp:effectExtent l="0" t="0" r="2540" b="952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EE64EA" w14:textId="5C1AC9FB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6031869" wp14:editId="4D7191CC">
            <wp:extent cx="5274310" cy="7458280"/>
            <wp:effectExtent l="0" t="0" r="2540" b="952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C38372" w14:textId="3E981961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200D4EA" wp14:editId="716909DD">
            <wp:extent cx="5274310" cy="7458280"/>
            <wp:effectExtent l="0" t="0" r="2540" b="952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126891" w14:textId="4604C930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92725DA" wp14:editId="148F1079">
            <wp:extent cx="5274310" cy="7458280"/>
            <wp:effectExtent l="0" t="0" r="2540" b="9525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A70929" w14:textId="24BADA8F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065B235C" wp14:editId="3DA4262B">
            <wp:extent cx="5274310" cy="7458280"/>
            <wp:effectExtent l="0" t="0" r="2540" b="952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5F7093" w14:textId="356324CA" w:rsidR="005C7BDF" w:rsidRDefault="005C7BDF" w:rsidP="005C7BD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6D7F4C0" wp14:editId="45BD41E2">
            <wp:extent cx="5274310" cy="7458280"/>
            <wp:effectExtent l="0" t="0" r="2540" b="9525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871F71" w14:textId="77777777" w:rsidR="005C7BDF" w:rsidRDefault="005C7BDF" w:rsidP="005C7BDF">
      <w:pPr>
        <w:pStyle w:val="a2"/>
        <w:ind w:firstLine="0"/>
        <w:jc w:val="center"/>
        <w:rPr>
          <w:rFonts w:hint="eastAsia"/>
        </w:rPr>
      </w:pPr>
    </w:p>
    <w:p w14:paraId="05077E64" w14:textId="2B9961B5" w:rsidR="00063C83" w:rsidRDefault="00063C83" w:rsidP="00525E33">
      <w:pPr>
        <w:pStyle w:val="a2"/>
        <w:ind w:firstLine="0"/>
        <w:jc w:val="center"/>
      </w:pPr>
    </w:p>
    <w:p w14:paraId="6D314A04" w14:textId="77777777" w:rsidR="00624411" w:rsidRDefault="00624411" w:rsidP="00525E33">
      <w:pPr>
        <w:pStyle w:val="a2"/>
        <w:ind w:firstLine="0"/>
        <w:jc w:val="center"/>
        <w:sectPr w:rsidR="00624411" w:rsidSect="00A07C1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AB91F74" w14:textId="5BB85076" w:rsidR="00F719D4" w:rsidRDefault="00D534FB" w:rsidP="00751BC9">
      <w:pPr>
        <w:pStyle w:val="1"/>
        <w:spacing w:before="156" w:after="156"/>
      </w:pPr>
      <w:bookmarkStart w:id="6" w:name="_Toc105769473"/>
      <w:r>
        <w:rPr>
          <w:rFonts w:hint="eastAsia"/>
        </w:rPr>
        <w:lastRenderedPageBreak/>
        <w:t>答卷</w:t>
      </w:r>
      <w:r>
        <w:rPr>
          <w:rFonts w:hint="eastAsia"/>
        </w:rPr>
        <w:t>2</w:t>
      </w:r>
      <w:r>
        <w:t>022-06-</w:t>
      </w:r>
      <w:r w:rsidR="00A269D6">
        <w:t>10</w:t>
      </w:r>
      <w:r>
        <w:t xml:space="preserve"> 14:00-16:00</w:t>
      </w:r>
      <w:bookmarkEnd w:id="6"/>
    </w:p>
    <w:p w14:paraId="4BD5A51A" w14:textId="3D180842" w:rsidR="00AE5AEC" w:rsidRDefault="0099148A" w:rsidP="00F8749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43A6D238" wp14:editId="4DCB8D0E">
            <wp:extent cx="5274310" cy="7031385"/>
            <wp:effectExtent l="0" t="0" r="254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01A058" w14:textId="3239EA1A" w:rsidR="0099148A" w:rsidRDefault="0099148A" w:rsidP="00F87495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6B1FD71" wp14:editId="15592AC3">
            <wp:extent cx="5274310" cy="7031385"/>
            <wp:effectExtent l="0" t="0" r="254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6C51A" w14:textId="0020FA1E" w:rsidR="0099148A" w:rsidRDefault="000D7838" w:rsidP="00F87495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9E0682F" wp14:editId="1908C6D2">
            <wp:extent cx="5274310" cy="7031385"/>
            <wp:effectExtent l="0" t="0" r="254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27FA6A" w14:textId="77777777" w:rsidR="000D7838" w:rsidRDefault="000D7838" w:rsidP="00F87495">
      <w:pPr>
        <w:pStyle w:val="a2"/>
        <w:ind w:firstLine="0"/>
        <w:jc w:val="center"/>
        <w:rPr>
          <w:rFonts w:hint="eastAsia"/>
        </w:rPr>
      </w:pPr>
    </w:p>
    <w:p w14:paraId="35ABE7A0" w14:textId="17D06F6C" w:rsidR="0099148A" w:rsidRDefault="0099148A" w:rsidP="00F87495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2DE6B04" wp14:editId="31D96844">
            <wp:extent cx="5274310" cy="7031385"/>
            <wp:effectExtent l="0" t="0" r="254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4F2E71" w14:textId="6CD69283" w:rsidR="0099148A" w:rsidRDefault="0099148A" w:rsidP="00F87495">
      <w:pPr>
        <w:pStyle w:val="a2"/>
        <w:ind w:firstLine="0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1F00E2A4" wp14:editId="0B86CCCC">
            <wp:extent cx="5274310" cy="7031385"/>
            <wp:effectExtent l="0" t="0" r="254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0"/>
    <w:p w14:paraId="16A7C132" w14:textId="77777777" w:rsidR="00AE5AEC" w:rsidRDefault="00AE5AEC" w:rsidP="00F87495">
      <w:pPr>
        <w:pStyle w:val="a2"/>
        <w:ind w:firstLine="0"/>
        <w:jc w:val="center"/>
      </w:pPr>
    </w:p>
    <w:sectPr w:rsidR="00AE5AEC" w:rsidSect="00A07C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A8249D" w14:textId="77777777" w:rsidR="00E932B5" w:rsidRDefault="00E932B5" w:rsidP="00E26F2C">
      <w:r>
        <w:separator/>
      </w:r>
    </w:p>
  </w:endnote>
  <w:endnote w:type="continuationSeparator" w:id="0">
    <w:p w14:paraId="3F06A045" w14:textId="77777777" w:rsidR="00E932B5" w:rsidRDefault="00E932B5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0F59092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45740">
      <w:rPr>
        <w:rFonts w:ascii="Times New Roman" w:eastAsia="宋体" w:hAnsi="Times New Roman" w:cs="Times New Roman"/>
        <w:noProof/>
      </w:rPr>
      <w:t>2022-06-09 17:4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E770F1" w14:textId="490F6E55" w:rsidR="00FA4F04" w:rsidRPr="0059414B" w:rsidRDefault="00FA4F04">
    <w:pPr>
      <w:pStyle w:val="a8"/>
      <w:rPr>
        <w:rFonts w:ascii="Times New Roman" w:eastAsia="宋体" w:hAnsi="Times New Roman" w:cs="Times New Roman"/>
      </w:rPr>
    </w:pPr>
    <w:r w:rsidRPr="0059414B">
      <w:rPr>
        <w:rFonts w:ascii="Times New Roman" w:eastAsia="宋体" w:hAnsi="Times New Roman" w:cs="Times New Roman"/>
      </w:rPr>
      <w:t>weiguorui@sjtu.edu.cn</w:t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page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Pr="0059414B">
      <w:rPr>
        <w:rFonts w:ascii="Times New Roman" w:eastAsia="宋体" w:hAnsi="Times New Roman" w:cs="Times New Roman"/>
        <w:b/>
        <w:noProof/>
      </w:rPr>
      <w:t>1</w:t>
    </w:r>
    <w:r w:rsidRPr="0059414B">
      <w:rPr>
        <w:rFonts w:ascii="Times New Roman" w:eastAsia="宋体" w:hAnsi="Times New Roman" w:cs="Times New Roman"/>
        <w:b/>
      </w:rPr>
      <w:fldChar w:fldCharType="end"/>
    </w:r>
    <w:r w:rsidR="0059414B">
      <w:rPr>
        <w:rFonts w:ascii="Times New Roman" w:eastAsia="宋体" w:hAnsi="Times New Roman" w:cs="Times New Roman"/>
        <w:b/>
      </w:rPr>
      <w:t xml:space="preserve"> </w:t>
    </w:r>
    <w:r w:rsidR="0059414B">
      <w:rPr>
        <w:rFonts w:ascii="Times New Roman" w:eastAsia="宋体" w:hAnsi="Times New Roman" w:cs="Times New Roman" w:hint="eastAsia"/>
        <w:b/>
      </w:rPr>
      <w:t>/</w:t>
    </w:r>
    <w:r w:rsidR="0059414B">
      <w:rPr>
        <w:rFonts w:ascii="Times New Roman" w:eastAsia="宋体" w:hAnsi="Times New Roman" w:cs="Times New Roman"/>
        <w:b/>
      </w:rPr>
      <w:t xml:space="preserve"> </w:t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=</w:instrText>
    </w:r>
    <w:r w:rsidRPr="0059414B">
      <w:rPr>
        <w:rFonts w:ascii="Times New Roman" w:eastAsia="宋体" w:hAnsi="Times New Roman" w:cs="Times New Roman"/>
        <w:b/>
        <w:sz w:val="16"/>
      </w:rPr>
      <w:fldChar w:fldCharType="begin"/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instrText>NUMPAGES</w:instrText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  <w:sz w:val="16"/>
      </w:rPr>
      <w:fldChar w:fldCharType="separate"/>
    </w:r>
    <w:r w:rsidR="00182FC2">
      <w:rPr>
        <w:rFonts w:ascii="Times New Roman" w:eastAsia="宋体" w:hAnsi="Times New Roman" w:cs="Times New Roman"/>
        <w:b/>
        <w:noProof/>
      </w:rPr>
      <w:instrText>17</w:instrText>
    </w:r>
    <w:r w:rsidRPr="0059414B">
      <w:rPr>
        <w:rFonts w:ascii="Times New Roman" w:eastAsia="宋体" w:hAnsi="Times New Roman" w:cs="Times New Roman"/>
        <w:b/>
        <w:sz w:val="16"/>
      </w:rPr>
      <w:fldChar w:fldCharType="end"/>
    </w:r>
    <w:r w:rsidRPr="0059414B">
      <w:rPr>
        <w:rFonts w:ascii="Times New Roman" w:eastAsia="宋体" w:hAnsi="Times New Roman" w:cs="Times New Roman"/>
        <w:b/>
        <w:sz w:val="16"/>
      </w:rPr>
      <w:instrText>-2</w:instrText>
    </w:r>
    <w:r w:rsidRPr="0059414B">
      <w:rPr>
        <w:rFonts w:ascii="Times New Roman" w:eastAsia="宋体" w:hAnsi="Times New Roman" w:cs="Times New Roman"/>
        <w:b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="00182FC2">
      <w:rPr>
        <w:rFonts w:ascii="Times New Roman" w:eastAsia="宋体" w:hAnsi="Times New Roman" w:cs="Times New Roman"/>
        <w:b/>
        <w:noProof/>
      </w:rPr>
      <w:t>15</w:t>
    </w:r>
    <w:r w:rsidRPr="0059414B">
      <w:rPr>
        <w:rFonts w:ascii="Times New Roman" w:eastAsia="宋体" w:hAnsi="Times New Roman" w:cs="Times New Roman"/>
        <w:b/>
      </w:rPr>
      <w:fldChar w:fldCharType="end"/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</w:rPr>
      <w:fldChar w:fldCharType="begin"/>
    </w:r>
    <w:r w:rsidRPr="0059414B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59414B">
      <w:rPr>
        <w:rFonts w:ascii="Times New Roman" w:eastAsia="宋体" w:hAnsi="Times New Roman" w:cs="Times New Roman"/>
      </w:rPr>
      <w:fldChar w:fldCharType="separate"/>
    </w:r>
    <w:r w:rsidR="00E45740">
      <w:rPr>
        <w:rFonts w:ascii="Times New Roman" w:eastAsia="宋体" w:hAnsi="Times New Roman" w:cs="Times New Roman"/>
        <w:noProof/>
      </w:rPr>
      <w:t>2022-06-09 17:41:00</w:t>
    </w:r>
    <w:r w:rsidRPr="0059414B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A7AAAE" w14:textId="77777777" w:rsidR="00E932B5" w:rsidRDefault="00E932B5" w:rsidP="00E26F2C">
      <w:r>
        <w:separator/>
      </w:r>
    </w:p>
  </w:footnote>
  <w:footnote w:type="continuationSeparator" w:id="0">
    <w:p w14:paraId="5932775B" w14:textId="77777777" w:rsidR="00E932B5" w:rsidRDefault="00E932B5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5DCA77DD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39C4B39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E45740" w:rsidRPr="00E45740">
      <w:rPr>
        <w:rFonts w:ascii="Times New Roman" w:eastAsia="宋体" w:hAnsi="Times New Roman" w:cs="Times New Roman" w:hint="eastAsia"/>
      </w:rPr>
      <w:t>本</w:t>
    </w:r>
    <w:r w:rsidR="00E45740" w:rsidRPr="00E45740">
      <w:rPr>
        <w:rFonts w:ascii="Times New Roman" w:eastAsia="宋体" w:hAnsi="Times New Roman" w:cs="Times New Roman"/>
      </w:rPr>
      <w:t>-(2021-2022-2)-MS3402-1-</w:t>
    </w:r>
    <w:r w:rsidR="00E45740" w:rsidRPr="00E45740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4C539C18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20877995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E45740" w:rsidRPr="00E45740">
      <w:rPr>
        <w:rFonts w:ascii="Times New Roman" w:eastAsia="宋体" w:hAnsi="Times New Roman" w:cs="Times New Roman" w:hint="eastAsia"/>
      </w:rPr>
      <w:t>本</w:t>
    </w:r>
    <w:r w:rsidR="00E45740" w:rsidRPr="00E45740">
      <w:rPr>
        <w:rFonts w:ascii="Times New Roman" w:eastAsia="宋体" w:hAnsi="Times New Roman" w:cs="Times New Roman"/>
      </w:rPr>
      <w:t>-(2021-2022-2)-MS3402-1-</w:t>
    </w:r>
    <w:r w:rsidR="00E45740" w:rsidRPr="00E45740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 w:rsidR="008B2176"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1EB3"/>
    <w:rsid w:val="00062095"/>
    <w:rsid w:val="00063C83"/>
    <w:rsid w:val="0006613A"/>
    <w:rsid w:val="00070B1B"/>
    <w:rsid w:val="000710F5"/>
    <w:rsid w:val="0008202A"/>
    <w:rsid w:val="00084F01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D7838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2FC2"/>
    <w:rsid w:val="00184C61"/>
    <w:rsid w:val="00185EFD"/>
    <w:rsid w:val="00186A76"/>
    <w:rsid w:val="00194017"/>
    <w:rsid w:val="00197340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4E79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15F5"/>
    <w:rsid w:val="00314782"/>
    <w:rsid w:val="003175D5"/>
    <w:rsid w:val="00330FFF"/>
    <w:rsid w:val="003365A4"/>
    <w:rsid w:val="003434B9"/>
    <w:rsid w:val="00343683"/>
    <w:rsid w:val="00343DB5"/>
    <w:rsid w:val="00345677"/>
    <w:rsid w:val="00347617"/>
    <w:rsid w:val="0035231C"/>
    <w:rsid w:val="00354FFB"/>
    <w:rsid w:val="00361D57"/>
    <w:rsid w:val="00367212"/>
    <w:rsid w:val="003673BD"/>
    <w:rsid w:val="00367597"/>
    <w:rsid w:val="0037343E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C665F"/>
    <w:rsid w:val="003D3291"/>
    <w:rsid w:val="003D4D88"/>
    <w:rsid w:val="003D59B4"/>
    <w:rsid w:val="003E0613"/>
    <w:rsid w:val="003E4412"/>
    <w:rsid w:val="003E4A60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C7589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5E33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414B"/>
    <w:rsid w:val="00595051"/>
    <w:rsid w:val="005A2047"/>
    <w:rsid w:val="005A265F"/>
    <w:rsid w:val="005A36BA"/>
    <w:rsid w:val="005A46CA"/>
    <w:rsid w:val="005B09BE"/>
    <w:rsid w:val="005B0F18"/>
    <w:rsid w:val="005B18C8"/>
    <w:rsid w:val="005B6927"/>
    <w:rsid w:val="005B6C8F"/>
    <w:rsid w:val="005B7055"/>
    <w:rsid w:val="005B7740"/>
    <w:rsid w:val="005C7BDF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4845"/>
    <w:rsid w:val="005F5655"/>
    <w:rsid w:val="005F65E7"/>
    <w:rsid w:val="00600CDA"/>
    <w:rsid w:val="00603DC9"/>
    <w:rsid w:val="006117E4"/>
    <w:rsid w:val="00615CEA"/>
    <w:rsid w:val="006176F4"/>
    <w:rsid w:val="006226A4"/>
    <w:rsid w:val="00624411"/>
    <w:rsid w:val="006248B9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1D94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C7F2D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4311"/>
    <w:rsid w:val="00726123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92199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C49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176"/>
    <w:rsid w:val="008B2B8C"/>
    <w:rsid w:val="008B4F78"/>
    <w:rsid w:val="008B5311"/>
    <w:rsid w:val="008B70E9"/>
    <w:rsid w:val="008C7647"/>
    <w:rsid w:val="008E0A54"/>
    <w:rsid w:val="008E38DE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148A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9D6"/>
    <w:rsid w:val="00A26A2B"/>
    <w:rsid w:val="00A3192C"/>
    <w:rsid w:val="00A36221"/>
    <w:rsid w:val="00A372A9"/>
    <w:rsid w:val="00A419DD"/>
    <w:rsid w:val="00A449AB"/>
    <w:rsid w:val="00A56669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E5AEC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5A7"/>
    <w:rsid w:val="00B2083B"/>
    <w:rsid w:val="00B21ED0"/>
    <w:rsid w:val="00B3135F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B614C"/>
    <w:rsid w:val="00BB772C"/>
    <w:rsid w:val="00BC54E7"/>
    <w:rsid w:val="00BC64F7"/>
    <w:rsid w:val="00BD04DD"/>
    <w:rsid w:val="00BD112E"/>
    <w:rsid w:val="00BD1379"/>
    <w:rsid w:val="00BD389E"/>
    <w:rsid w:val="00BD435F"/>
    <w:rsid w:val="00BD6483"/>
    <w:rsid w:val="00BE0AE4"/>
    <w:rsid w:val="00BE443C"/>
    <w:rsid w:val="00BE47D7"/>
    <w:rsid w:val="00BF094A"/>
    <w:rsid w:val="00BF4D56"/>
    <w:rsid w:val="00C019B4"/>
    <w:rsid w:val="00C02C38"/>
    <w:rsid w:val="00C048D9"/>
    <w:rsid w:val="00C05A58"/>
    <w:rsid w:val="00C07113"/>
    <w:rsid w:val="00C10E76"/>
    <w:rsid w:val="00C12944"/>
    <w:rsid w:val="00C21EC6"/>
    <w:rsid w:val="00C23E48"/>
    <w:rsid w:val="00C2554F"/>
    <w:rsid w:val="00C338E5"/>
    <w:rsid w:val="00C373FB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7D8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4FCD"/>
    <w:rsid w:val="00CE73D5"/>
    <w:rsid w:val="00CE7C31"/>
    <w:rsid w:val="00CF2D87"/>
    <w:rsid w:val="00CF3F30"/>
    <w:rsid w:val="00CF5F90"/>
    <w:rsid w:val="00CF6F73"/>
    <w:rsid w:val="00CF715E"/>
    <w:rsid w:val="00D00F7E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462F8"/>
    <w:rsid w:val="00D51FF0"/>
    <w:rsid w:val="00D529AD"/>
    <w:rsid w:val="00D534FB"/>
    <w:rsid w:val="00D54953"/>
    <w:rsid w:val="00D57F5F"/>
    <w:rsid w:val="00D605B0"/>
    <w:rsid w:val="00D62E07"/>
    <w:rsid w:val="00D636E5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C2E6A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5740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643EC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932B5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4DBD"/>
    <w:rsid w:val="00F15A61"/>
    <w:rsid w:val="00F16713"/>
    <w:rsid w:val="00F17A46"/>
    <w:rsid w:val="00F2062B"/>
    <w:rsid w:val="00F2492E"/>
    <w:rsid w:val="00F40C13"/>
    <w:rsid w:val="00F41511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495"/>
    <w:rsid w:val="00F87CD2"/>
    <w:rsid w:val="00F90138"/>
    <w:rsid w:val="00F934F9"/>
    <w:rsid w:val="00F94FFD"/>
    <w:rsid w:val="00FA24C6"/>
    <w:rsid w:val="00FA4164"/>
    <w:rsid w:val="00FA4F0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335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420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7.jpeg"/><Relationship Id="rId25" Type="http://schemas.openxmlformats.org/officeDocument/2006/relationships/image" Target="media/image15.jpeg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14.jpeg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C2455924-C7C5-4AC4-89AA-581949266C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17</Pages>
  <Words>277</Words>
  <Characters>1584</Characters>
  <Application>Microsoft Office Word</Application>
  <DocSecurity>0</DocSecurity>
  <Lines>13</Lines>
  <Paragraphs>3</Paragraphs>
  <ScaleCrop>false</ScaleCrop>
  <Company/>
  <LinksUpToDate>false</LinksUpToDate>
  <CharactersWithSpaces>1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9</cp:revision>
  <cp:lastPrinted>2022-05-16T09:18:00Z</cp:lastPrinted>
  <dcterms:created xsi:type="dcterms:W3CDTF">2022-06-10T05:56:00Z</dcterms:created>
  <dcterms:modified xsi:type="dcterms:W3CDTF">2022-06-10T08:04:00Z</dcterms:modified>
</cp:coreProperties>
</file>